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2665B3FB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902AD2">
        <w:rPr>
          <w:lang w:val="en-US"/>
        </w:rPr>
        <w:instrText xml:space="preserve"> ADDIN ZOTERO_ITEM CSL_CITATION {"citationID":"M8WaXCJf","properties":{"formattedCitation":"Richard A. Posner, {\\i{}Against Footnotes}, 38 Ct. Rev. 24 (2001).","plainCitation":"Richard A. Posner, Against Footnotes, 38 Ct. Rev. 24 (2001).","noteIndex":0,"suppress-trailing-punctuation":false},"citationItems":[{"id":15520,"uris":["http://zotero.org/groups/2319948/items/TKZBTLHM"],"uri":["http://zotero.org/groups/2319948/items/TKZBTLHM"],"itemData":{"id":15520,"type":"article-journal","multi":{"main":{},"_keys":{}},"container-title":"Ct. Rev.","page":"24","title":"Against Footnotes","volume":"38","author":[{"family":"Posner","given":"Richard A.","multi":{"_key":{}}}],"issued":{"date-parts":[["2001"]]},"seeAlso":[]}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902AD2" w:rsidRPr="00902AD2">
        <w:rPr>
          <w:rFonts w:ascii="Calibri" w:cs="Calibri"/>
          <w:lang w:val="en-US"/>
        </w:rPr>
        <w:t xml:space="preserve">Richard A. Posner, </w:t>
      </w:r>
      <w:r w:rsidR="00902AD2" w:rsidRPr="00902AD2">
        <w:rPr>
          <w:rFonts w:ascii="Calibri" w:cs="Calibri"/>
          <w:i/>
          <w:iCs/>
          <w:lang w:val="en-US"/>
        </w:rPr>
        <w:t>Against Footnotes</w:t>
      </w:r>
      <w:r w:rsidR="00902AD2" w:rsidRPr="00902AD2">
        <w:rPr>
          <w:rFonts w:ascii="Calibri" w:cs="Calibri"/>
          <w:lang w:val="en-US"/>
        </w:rPr>
        <w:t>, 38 Ct. Rev. 24 (2001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6FC2999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178AC12C" w14:textId="6015D1AA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Is</w:t>
      </w:r>
    </w:p>
    <w:p w14:paraId="1F0C8229" w14:textId="010BF855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a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1CC92439" w14:textId="77777777" w:rsidR="00E82A4A" w:rsidRPr="00E82A4A" w:rsidRDefault="00E82A4A" w:rsidP="00E82A4A">
      <w:pPr>
        <w:rPr>
          <w:lang w:val="en-US"/>
        </w:rPr>
      </w:pPr>
    </w:p>
    <w:sectPr w:rsidR="00E82A4A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613559"/>
    <w:rsid w:val="00902AD2"/>
    <w:rsid w:val="0094487D"/>
    <w:rsid w:val="00B23648"/>
    <w:rsid w:val="00E82A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52</Words>
  <Characters>868</Characters>
  <Application>Microsoft Office Word</Application>
  <DocSecurity>0</DocSecurity>
  <Lines>7</Lines>
  <Paragraphs>2</Paragraphs>
  <ScaleCrop>false</ScaleCrop>
  <Company/>
  <LinksUpToDate>false</LinksUpToDate>
  <CharactersWithSpaces>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3</cp:revision>
  <dcterms:created xsi:type="dcterms:W3CDTF">2020-07-25T13:50:00Z</dcterms:created>
  <dcterms:modified xsi:type="dcterms:W3CDTF">2020-07-25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m14"&gt;&lt;session id="JRFlhdZ4"/&gt;&lt;style id="http://juris-m.github.io/styles/jm-indigobook" locale="en-US" hasBibliography="1" bibliographyStyleHasBeenSet="0"/&gt;&lt;prefs&gt;&lt;pref name="citationTransliteration" value=""/&gt;&lt;</vt:lpwstr>
  </property>
  <property fmtid="{D5CDD505-2E9C-101B-9397-08002B2CF9AE}" pid="3" name="ZOTERO_PREF_2">
    <vt:lpwstr>pref name="citationTranslation" value=""/&gt;&lt;pref name="citationSort" value=""/&gt;&lt;pref name="citationLangPrefsPersons" value="translat,orig"/&gt;&lt;pref name="citationLangPrefsInstitutions" value="translat,orig"/&gt;&lt;pref name="citationLangPrefsTitles" value="transl</vt:lpwstr>
  </property>
  <property fmtid="{D5CDD505-2E9C-101B-9397-08002B2CF9AE}" pid="4" name="ZOTERO_PREF_3">
    <vt:lpwstr>at,orig"/&gt;&lt;pref name="citationLangPrefsJournals" value="translat,orig"/&gt;&lt;pref name="citationLangPrefsPublishers" value="translat"/&gt;&lt;pref name="citationLangPrefsPlaces" value="translat"/&gt;&lt;pref name="citationAffixes" value="|| (|)||||||| [|]||||||| [|]|||||</vt:lpwstr>
  </property>
  <property fmtid="{D5CDD505-2E9C-101B-9397-08002B2CF9AE}" pid="5" name="ZOTERO_PREF_4">
    <vt:lpwstr>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